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B9404C" w14:textId="77777777" w:rsidR="00555A79" w:rsidRPr="00BD2A92" w:rsidRDefault="00555A79" w:rsidP="00555A79">
      <w:pPr>
        <w:rPr>
          <w:sz w:val="20"/>
          <w:szCs w:val="20"/>
        </w:rPr>
      </w:pPr>
      <w:r w:rsidRPr="00BD2A92">
        <w:rPr>
          <w:sz w:val="20"/>
          <w:szCs w:val="20"/>
        </w:rPr>
        <w:t>Biol 792 Project</w:t>
      </w:r>
    </w:p>
    <w:p w14:paraId="23E4A78F" w14:textId="77777777" w:rsidR="00555A79" w:rsidRPr="00BD2A92" w:rsidRDefault="00555A79" w:rsidP="00555A79">
      <w:pPr>
        <w:rPr>
          <w:sz w:val="20"/>
          <w:szCs w:val="20"/>
        </w:rPr>
      </w:pPr>
      <w:r w:rsidRPr="00BD2A92">
        <w:rPr>
          <w:sz w:val="20"/>
          <w:szCs w:val="20"/>
        </w:rPr>
        <w:t>Cassandra Hui</w:t>
      </w:r>
    </w:p>
    <w:p w14:paraId="15FCEDD9" w14:textId="77777777" w:rsidR="00555A79" w:rsidRPr="00BD2A92" w:rsidRDefault="00555A79" w:rsidP="00555A79">
      <w:pPr>
        <w:jc w:val="center"/>
        <w:rPr>
          <w:b/>
          <w:bCs/>
          <w:sz w:val="24"/>
          <w:szCs w:val="24"/>
        </w:rPr>
      </w:pPr>
      <w:r>
        <w:rPr>
          <w:b/>
          <w:bCs/>
          <w:sz w:val="24"/>
          <w:szCs w:val="24"/>
        </w:rPr>
        <w:t>D</w:t>
      </w:r>
      <w:r w:rsidRPr="00BD2A92">
        <w:rPr>
          <w:b/>
          <w:bCs/>
          <w:sz w:val="24"/>
          <w:szCs w:val="24"/>
        </w:rPr>
        <w:t>ata Modification</w:t>
      </w:r>
      <w:r>
        <w:rPr>
          <w:b/>
          <w:bCs/>
          <w:sz w:val="24"/>
          <w:szCs w:val="24"/>
        </w:rPr>
        <w:t xml:space="preserve"> for </w:t>
      </w:r>
      <w:r w:rsidRPr="00BD2A92">
        <w:rPr>
          <w:b/>
          <w:bCs/>
          <w:sz w:val="24"/>
          <w:szCs w:val="24"/>
        </w:rPr>
        <w:t>Analyzing Circadian Activity</w:t>
      </w:r>
    </w:p>
    <w:p w14:paraId="3F9A56DE" w14:textId="26D1D7FA" w:rsidR="00FE2C61" w:rsidRPr="00FE2C61" w:rsidRDefault="00FE2C61" w:rsidP="00555A79">
      <w:pPr>
        <w:rPr>
          <w:b/>
          <w:bCs/>
        </w:rPr>
      </w:pPr>
      <w:r>
        <w:rPr>
          <w:b/>
          <w:bCs/>
        </w:rPr>
        <w:t>Introduction</w:t>
      </w:r>
    </w:p>
    <w:p w14:paraId="76665825" w14:textId="08F09FF6" w:rsidR="00504740" w:rsidRDefault="00555A79" w:rsidP="00555A79">
      <w:r>
        <w:tab/>
      </w:r>
      <w:r w:rsidR="00504740" w:rsidRPr="00504740">
        <w:t xml:space="preserve">The circadian clock drives overt rhythms in physiology and behavior, controlling sleep/wake cycles, hormone secretion, and immune function across taxa. This clock is controlled by a feedback loop of oscillating core genes and is entrained to environmental cues, such as light </w:t>
      </w:r>
      <w:r w:rsidR="00F03650">
        <w:fldChar w:fldCharType="begin"/>
      </w:r>
      <w:r w:rsidR="00DD2DE9">
        <w:instrText xml:space="preserve"> ADDIN EN.CITE &lt;EndNote&gt;&lt;Cite&gt;&lt;Author&gt;Dunlap&lt;/Author&gt;&lt;Year&gt;1999&lt;/Year&gt;&lt;IDText&gt;Molecular bases for circadian clocks&lt;/IDText&gt;&lt;DisplayText&gt;(&lt;style face="italic"&gt;1&lt;/style&gt;)&lt;/DisplayText&gt;&lt;record&gt;&lt;dates&gt;&lt;pub-dates&gt;&lt;date&gt;Jan&lt;/date&gt;&lt;/pub-dates&gt;&lt;year&gt;1999&lt;/year&gt;&lt;/dates&gt;&lt;keywords&gt;&lt;keyword&gt;drosophila period gene&lt;/keyword&gt;&lt;keyword&gt;rna-binding protein&lt;/keyword&gt;&lt;keyword&gt;open reading frame&lt;/keyword&gt;&lt;keyword&gt;sp&lt;/keyword&gt;&lt;keyword&gt;strain pcc-7942&lt;/keyword&gt;&lt;keyword&gt;neurospora-crassa&lt;/keyword&gt;&lt;keyword&gt;temperature compensation&lt;/keyword&gt;&lt;keyword&gt;&lt;/keyword&gt;&lt;keyword&gt;suprachiasmatic nucleus&lt;/keyword&gt;&lt;keyword&gt;messenger-rna&lt;/keyword&gt;&lt;keyword&gt;rhythmic expression&lt;/keyword&gt;&lt;keyword&gt;conidiation&lt;/keyword&gt;&lt;keyword&gt;rhythm&lt;/keyword&gt;&lt;keyword&gt;Biochemistry &amp;amp; Molecular Biology&lt;/keyword&gt;&lt;keyword&gt;Cell Biology&lt;/keyword&gt;&lt;/keywords&gt;&lt;urls&gt;&lt;related-urls&gt;&lt;url&gt;&amp;lt;Go to ISI&amp;gt;://WOS:000078252200010&lt;/url&gt;&lt;/related-urls&gt;&lt;/urls&gt;&lt;isbn&gt;0092-8674&lt;/isbn&gt;&lt;work-type&gt;Review&lt;/work-type&gt;&lt;titles&gt;&lt;title&gt;Molecular bases for circadian clocks&lt;/title&gt;&lt;secondary-title&gt;Cell&lt;/secondary-title&gt;&lt;alt-title&gt;Cell&lt;/alt-title&gt;&lt;/titles&gt;&lt;pages&gt;271-290&lt;/pages&gt;&lt;number&gt;2&lt;/number&gt;&lt;contributors&gt;&lt;authors&gt;&lt;author&gt;Dunlap, J. C.&lt;/author&gt;&lt;/authors&gt;&lt;/contributors&gt;&lt;language&gt;English&lt;/language&gt;&lt;added-date format="utc"&gt;1602543600&lt;/added-date&gt;&lt;ref-type name="Journal Article"&gt;17&lt;/ref-type&gt;&lt;auth-address&gt;Dartmouth Coll, Sch Med, Dept Biochem, Hanover, NH 03755 USA.&amp;#xD;Dunlap, JC (corresponding author), Dartmouth Coll, Sch Med, Dept Biochem, Hanover, NH 03755 USA.&lt;/auth-address&gt;&lt;rec-number&gt;50&lt;/rec-number&gt;&lt;last-updated-date format="utc"&gt;1606243303&lt;/last-updated-date&gt;&lt;accession-num&gt;WOS:000078252200010&lt;/accession-num&gt;&lt;electronic-resource-num&gt;10.1016/s0092-8674(00)80566-8&lt;/electronic-resource-num&gt;&lt;volume&gt;96&lt;/volume&gt;&lt;/record&gt;&lt;/Cite&gt;&lt;/EndNote&gt;</w:instrText>
      </w:r>
      <w:r w:rsidR="00F03650">
        <w:fldChar w:fldCharType="separate"/>
      </w:r>
      <w:r w:rsidR="00DD2DE9">
        <w:rPr>
          <w:noProof/>
        </w:rPr>
        <w:t>(</w:t>
      </w:r>
      <w:r w:rsidR="00DD2DE9" w:rsidRPr="00DD2DE9">
        <w:rPr>
          <w:i/>
          <w:noProof/>
        </w:rPr>
        <w:t>1</w:t>
      </w:r>
      <w:r w:rsidR="00DD2DE9">
        <w:rPr>
          <w:noProof/>
        </w:rPr>
        <w:t>)</w:t>
      </w:r>
      <w:r w:rsidR="00F03650">
        <w:fldChar w:fldCharType="end"/>
      </w:r>
      <w:r w:rsidR="00504740" w:rsidRPr="00504740">
        <w:t xml:space="preserve">. Our core understanding of the circadian rhythm is based on genetic components regulating almost half of all protein-producing genes </w:t>
      </w:r>
      <w:r w:rsidR="00F03650">
        <w:fldChar w:fldCharType="begin"/>
      </w:r>
      <w:r w:rsidR="00DD2DE9">
        <w:instrText xml:space="preserve"> ADDIN EN.CITE &lt;EndNote&gt;&lt;Cite&gt;&lt;Author&gt;Zhang&lt;/Author&gt;&lt;Year&gt;2014&lt;/Year&gt;&lt;IDText&gt;A circadian gene expression atlas in mammals: Implications for biology and medicine&lt;/IDText&gt;&lt;DisplayText&gt;(&lt;style face="italic"&gt;2&lt;/style&gt;)&lt;/DisplayText&gt;&lt;record&gt;&lt;dates&gt;&lt;pub-dates&gt;&lt;date&gt;Nov&lt;/date&gt;&lt;/pub-dates&gt;&lt;year&gt;2014&lt;/year&gt;&lt;/dates&gt;&lt;urls&gt;&lt;related-urls&gt;&lt;url&gt;&amp;lt;Go to ISI&amp;gt;://WOS:000344526800081&lt;/url&gt;&lt;/related-urls&gt;&lt;/urls&gt;&lt;isbn&gt;0027-8424&lt;/isbn&gt;&lt;titles&gt;&lt;title&gt;A circadian gene expression atlas in mammals: Implications for biology and medicine&lt;/title&gt;&lt;secondary-title&gt;Proceedings of the National Academy of Sciences of the United States of America&lt;/secondary-title&gt;&lt;/titles&gt;&lt;pages&gt;16219-16224&lt;/pages&gt;&lt;number&gt;45&lt;/number&gt;&lt;contributors&gt;&lt;authors&gt;&lt;author&gt;Zhang, R.&lt;/author&gt;&lt;author&gt;Lahens, N. F.&lt;/author&gt;&lt;author&gt;Ballance, H. I.&lt;/author&gt;&lt;author&gt;Hughes, M. E.&lt;/author&gt;&lt;author&gt;Hogenesch, J. B.&lt;/author&gt;&lt;/authors&gt;&lt;/contributors&gt;&lt;added-date format="utc"&gt;1641853390&lt;/added-date&gt;&lt;ref-type name="Journal Article"&gt;17&lt;/ref-type&gt;&lt;rec-number&gt;180&lt;/rec-number&gt;&lt;last-updated-date format="utc"&gt;1643140021&lt;/last-updated-date&gt;&lt;accession-num&gt;WOS:000344526800081&lt;/accession-num&gt;&lt;electronic-resource-num&gt;10.1073/pnas.1408886111&lt;/electronic-resource-num&gt;&lt;volume&gt;111&lt;/volume&gt;&lt;/record&gt;&lt;/Cite&gt;&lt;/EndNote&gt;</w:instrText>
      </w:r>
      <w:r w:rsidR="00F03650">
        <w:fldChar w:fldCharType="separate"/>
      </w:r>
      <w:r w:rsidR="00DD2DE9">
        <w:rPr>
          <w:noProof/>
        </w:rPr>
        <w:t>(</w:t>
      </w:r>
      <w:r w:rsidR="00DD2DE9" w:rsidRPr="00DD2DE9">
        <w:rPr>
          <w:i/>
          <w:noProof/>
        </w:rPr>
        <w:t>2</w:t>
      </w:r>
      <w:r w:rsidR="00DD2DE9">
        <w:rPr>
          <w:noProof/>
        </w:rPr>
        <w:t>)</w:t>
      </w:r>
      <w:r w:rsidR="00F03650">
        <w:fldChar w:fldCharType="end"/>
      </w:r>
      <w:r w:rsidR="00504740" w:rsidRPr="00504740">
        <w:t xml:space="preserve">. </w:t>
      </w:r>
    </w:p>
    <w:p w14:paraId="233D4998" w14:textId="0C61272D" w:rsidR="00555A79" w:rsidRDefault="00555A79" w:rsidP="00504740">
      <w:pPr>
        <w:ind w:firstLine="720"/>
      </w:pPr>
      <w:r>
        <w:t>Artificial light at night</w:t>
      </w:r>
      <w:r w:rsidR="00F03650">
        <w:t xml:space="preserve"> disrupts the circadian rhythm and</w:t>
      </w:r>
      <w:r>
        <w:t xml:space="preserve"> decreases organismal health </w:t>
      </w:r>
      <w:r>
        <w:fldChar w:fldCharType="begin"/>
      </w:r>
      <w:r w:rsidR="00DD2DE9">
        <w:instrText xml:space="preserve"> ADDIN EN.CITE &lt;EndNote&gt;&lt;Cite&gt;&lt;Author&gt;Alaasam&lt;/Author&gt;&lt;Year&gt;2021&lt;/Year&gt;&lt;IDText&gt;Effects of dim artificial light at night on locomotor activity, cardiovascular physiology, and circadian clock genes in a diurnal songbird&lt;/IDText&gt;&lt;DisplayText&gt;(&lt;style face="italic"&gt;3&lt;/style&gt;)&lt;/DisplayText&gt;&lt;record&gt;&lt;dates&gt;&lt;pub-dates&gt;&lt;date&gt;Aug&lt;/date&gt;&lt;/pub-dates&gt;&lt;year&gt;2021&lt;/year&gt;&lt;/dates&gt;&lt;urls&gt;&lt;related-urls&gt;&lt;url&gt;&amp;lt;Go to ISI&amp;gt;://WOS:000660292100010&lt;/url&gt;&lt;/related-urls&gt;&lt;/urls&gt;&lt;isbn&gt;0269-7491&lt;/isbn&gt;&lt;titles&gt;&lt;title&gt;Effects of dim artificial light at night on locomotor activity, cardiovascular physiology, and circadian clock genes in a diurnal songbird&lt;/title&gt;&lt;secondary-title&gt;Environmental Pollution&lt;/secondary-title&gt;&lt;/titles&gt;&lt;contributors&gt;&lt;authors&gt;&lt;author&gt;Alaasam, V. J.&lt;/author&gt;&lt;author&gt;Liu, X.&lt;/author&gt;&lt;author&gt;Niu, Y.&lt;/author&gt;&lt;author&gt;Habibian, J. S.&lt;/author&gt;&lt;author&gt;Pieraut, S.&lt;/author&gt;&lt;author&gt;Ferguson, B. S.&lt;/author&gt;&lt;author&gt;Zhang, Y.&lt;/author&gt;&lt;author&gt;Ouyang, J. Q.&lt;/author&gt;&lt;/authors&gt;&lt;/contributors&gt;&lt;custom7&gt;117036&lt;/custom7&gt;&lt;added-date format="utc"&gt;1633373335&lt;/added-date&gt;&lt;ref-type name="Journal Article"&gt;17&lt;/ref-type&gt;&lt;rec-number&gt;161&lt;/rec-number&gt;&lt;last-updated-date format="utc"&gt;1633381631&lt;/last-updated-date&gt;&lt;accession-num&gt;WOS:000660292100010&lt;/accession-num&gt;&lt;electronic-resource-num&gt;10.1016/j.envpol.2021.117036&lt;/electronic-resource-num&gt;&lt;volume&gt;282&lt;/volume&gt;&lt;/record&gt;&lt;/Cite&gt;&lt;/EndNote&gt;</w:instrText>
      </w:r>
      <w:r>
        <w:fldChar w:fldCharType="separate"/>
      </w:r>
      <w:r w:rsidR="00DD2DE9">
        <w:rPr>
          <w:noProof/>
        </w:rPr>
        <w:t>(</w:t>
      </w:r>
      <w:r w:rsidR="00DD2DE9" w:rsidRPr="00DD2DE9">
        <w:rPr>
          <w:i/>
          <w:noProof/>
        </w:rPr>
        <w:t>3</w:t>
      </w:r>
      <w:r w:rsidR="00DD2DE9">
        <w:rPr>
          <w:noProof/>
        </w:rPr>
        <w:t>)</w:t>
      </w:r>
      <w:r>
        <w:fldChar w:fldCharType="end"/>
      </w:r>
      <w:r>
        <w:t xml:space="preserve">. </w:t>
      </w:r>
      <w:r w:rsidR="00504740">
        <w:t xml:space="preserve">Previous work has shown that although behavioral rhythms are changed the underlying core circadian proteins are not </w:t>
      </w:r>
      <w:r w:rsidR="00504740">
        <w:fldChar w:fldCharType="begin"/>
      </w:r>
      <w:r w:rsidR="00DD2DE9">
        <w:instrText xml:space="preserve"> ADDIN EN.CITE &lt;EndNote&gt;&lt;Cite&gt;&lt;Author&gt;Alaasam&lt;/Author&gt;&lt;Year&gt;2021&lt;/Year&gt;&lt;IDText&gt;Effects of dim artificial light at night on locomotor activity, cardiovascular physiology, and circadian clock genes in a diurnal songbird&lt;/IDText&gt;&lt;DisplayText&gt;(&lt;style face="italic"&gt;3&lt;/style&gt;)&lt;/DisplayText&gt;&lt;record&gt;&lt;dates&gt;&lt;pub-dates&gt;&lt;date&gt;Aug&lt;/date&gt;&lt;/pub-dates&gt;&lt;year&gt;2021&lt;/year&gt;&lt;/dates&gt;&lt;urls&gt;&lt;related-urls&gt;&lt;url&gt;&amp;lt;Go to ISI&amp;gt;://WOS:000660292100010&lt;/url&gt;&lt;/related-urls&gt;&lt;/urls&gt;&lt;isbn&gt;0269-7491&lt;/isbn&gt;&lt;titles&gt;&lt;title&gt;Effects of dim artificial light at night on locomotor activity, cardiovascular physiology, and circadian clock genes in a diurnal songbird&lt;/title&gt;&lt;secondary-title&gt;Environmental Pollution&lt;/secondary-title&gt;&lt;/titles&gt;&lt;contributors&gt;&lt;authors&gt;&lt;author&gt;Alaasam, V. J.&lt;/author&gt;&lt;author&gt;Liu, X.&lt;/author&gt;&lt;author&gt;Niu, Y.&lt;/author&gt;&lt;author&gt;Habibian, J. S.&lt;/author&gt;&lt;author&gt;Pieraut, S.&lt;/author&gt;&lt;author&gt;Ferguson, B. S.&lt;/author&gt;&lt;author&gt;Zhang, Y.&lt;/author&gt;&lt;author&gt;Ouyang, J. Q.&lt;/author&gt;&lt;/authors&gt;&lt;/contributors&gt;&lt;custom7&gt;117036&lt;/custom7&gt;&lt;added-date format="utc"&gt;1633373335&lt;/added-date&gt;&lt;ref-type name="Journal Article"&gt;17&lt;/ref-type&gt;&lt;rec-number&gt;161&lt;/rec-number&gt;&lt;last-updated-date format="utc"&gt;1633381631&lt;/last-updated-date&gt;&lt;accession-num&gt;WOS:000660292100010&lt;/accession-num&gt;&lt;electronic-resource-num&gt;10.1016/j.envpol.2021.117036&lt;/electronic-resource-num&gt;&lt;volume&gt;282&lt;/volume&gt;&lt;/record&gt;&lt;/Cite&gt;&lt;/EndNote&gt;</w:instrText>
      </w:r>
      <w:r w:rsidR="00504740">
        <w:fldChar w:fldCharType="separate"/>
      </w:r>
      <w:r w:rsidR="00DD2DE9">
        <w:rPr>
          <w:noProof/>
        </w:rPr>
        <w:t>(</w:t>
      </w:r>
      <w:r w:rsidR="00DD2DE9" w:rsidRPr="00DD2DE9">
        <w:rPr>
          <w:i/>
          <w:noProof/>
        </w:rPr>
        <w:t>3</w:t>
      </w:r>
      <w:r w:rsidR="00DD2DE9">
        <w:rPr>
          <w:noProof/>
        </w:rPr>
        <w:t>)</w:t>
      </w:r>
      <w:r w:rsidR="00504740">
        <w:fldChar w:fldCharType="end"/>
      </w:r>
      <w:r w:rsidR="00504740">
        <w:t>. T</w:t>
      </w:r>
      <w:r>
        <w:t xml:space="preserve">he neurological pathways leading to these effects are unknown. We are attempting to unravel these pathways </w:t>
      </w:r>
      <w:r w:rsidR="00AB0977">
        <w:t>by</w:t>
      </w:r>
      <w:r>
        <w:t xml:space="preserve"> staining for immediate early gene expression. Immediate early genes, such as cFos and avian ZENK, alter gene expression in activated neurons when organisms are exposed to novel stimuli.</w:t>
      </w:r>
    </w:p>
    <w:p w14:paraId="480B5983" w14:textId="5E67D2AF" w:rsidR="00FE2C61" w:rsidRPr="00FE2C61" w:rsidRDefault="00FE2C61" w:rsidP="00555A79">
      <w:pPr>
        <w:rPr>
          <w:b/>
          <w:bCs/>
        </w:rPr>
      </w:pPr>
      <w:r>
        <w:rPr>
          <w:b/>
          <w:bCs/>
        </w:rPr>
        <w:t>Methods</w:t>
      </w:r>
    </w:p>
    <w:p w14:paraId="013D02B2" w14:textId="674A8349" w:rsidR="00555A79" w:rsidRDefault="00555A79" w:rsidP="00555A79">
      <w:r>
        <w:tab/>
        <w:t xml:space="preserve">Thirteen birds were entrained to a light dark period of 12 hours each for four weeks. Birds were randomized into three groups, control night, control day, and artificial light at night. Control day activity was included because previous research demonstrated that birds are active at night even with dim light </w:t>
      </w:r>
      <w:r>
        <w:fldChar w:fldCharType="begin"/>
      </w:r>
      <w:r w:rsidR="00DD2DE9">
        <w:instrText xml:space="preserve"> ADDIN EN.CITE &lt;EndNote&gt;&lt;Cite&gt;&lt;Author&gt;Alaasam&lt;/Author&gt;&lt;Year&gt;2021&lt;/Year&gt;&lt;IDText&gt;Effects of dim artificial light at night on locomotor activity, cardiovascular physiology, and circadian clock genes in a diurnal songbird&lt;/IDText&gt;&lt;DisplayText&gt;(&lt;style face="italic"&gt;3&lt;/style&gt;)&lt;/DisplayText&gt;&lt;record&gt;&lt;dates&gt;&lt;pub-dates&gt;&lt;date&gt;Aug&lt;/date&gt;&lt;/pub-dates&gt;&lt;year&gt;2021&lt;/year&gt;&lt;/dates&gt;&lt;urls&gt;&lt;related-urls&gt;&lt;url&gt;&amp;lt;Go to ISI&amp;gt;://WOS:000660292100010&lt;/url&gt;&lt;/related-urls&gt;&lt;/urls&gt;&lt;isbn&gt;0269-7491&lt;/isbn&gt;&lt;titles&gt;&lt;title&gt;Effects of dim artificial light at night on locomotor activity, cardiovascular physiology, and circadian clock genes in a diurnal songbird&lt;/title&gt;&lt;secondary-title&gt;Environmental Pollution&lt;/secondary-title&gt;&lt;/titles&gt;&lt;contributors&gt;&lt;authors&gt;&lt;author&gt;Alaasam, V. J.&lt;/author&gt;&lt;author&gt;Liu, X.&lt;/author&gt;&lt;author&gt;Niu, Y.&lt;/author&gt;&lt;author&gt;Habibian, J. S.&lt;/author&gt;&lt;author&gt;Pieraut, S.&lt;/author&gt;&lt;author&gt;Ferguson, B. S.&lt;/author&gt;&lt;author&gt;Zhang, Y.&lt;/author&gt;&lt;author&gt;Ouyang, J. Q.&lt;/author&gt;&lt;/authors&gt;&lt;/contributors&gt;&lt;custom7&gt;117036&lt;/custom7&gt;&lt;added-date format="utc"&gt;1633373335&lt;/added-date&gt;&lt;ref-type name="Journal Article"&gt;17&lt;/ref-type&gt;&lt;rec-number&gt;161&lt;/rec-number&gt;&lt;last-updated-date format="utc"&gt;1633381631&lt;/last-updated-date&gt;&lt;accession-num&gt;WOS:000660292100010&lt;/accession-num&gt;&lt;electronic-resource-num&gt;10.1016/j.envpol.2021.117036&lt;/electronic-resource-num&gt;&lt;volume&gt;282&lt;/volume&gt;&lt;/record&gt;&lt;/Cite&gt;&lt;/EndNote&gt;</w:instrText>
      </w:r>
      <w:r>
        <w:fldChar w:fldCharType="separate"/>
      </w:r>
      <w:r w:rsidR="00DD2DE9">
        <w:rPr>
          <w:noProof/>
        </w:rPr>
        <w:t>(</w:t>
      </w:r>
      <w:r w:rsidR="00DD2DE9" w:rsidRPr="00DD2DE9">
        <w:rPr>
          <w:i/>
          <w:noProof/>
        </w:rPr>
        <w:t>3</w:t>
      </w:r>
      <w:r w:rsidR="00DD2DE9">
        <w:rPr>
          <w:noProof/>
        </w:rPr>
        <w:t>)</w:t>
      </w:r>
      <w:r>
        <w:fldChar w:fldCharType="end"/>
      </w:r>
      <w:r>
        <w:t>, therefore we accounted for awake and active neuronal activity. Birds were perfused two hours after night light exposure or at a comparative time for controls. Brains were sliced and imaged for cFos and ZENK staining. Additionally, perches registering a hop collected activity data daily, showing number of hops per minute by hour from each bird.</w:t>
      </w:r>
    </w:p>
    <w:p w14:paraId="19E5A9B6" w14:textId="4C422E6A" w:rsidR="00555A79" w:rsidRDefault="00555A79" w:rsidP="00555A79">
      <w:r>
        <w:tab/>
        <w:t>The daily files use columns for minutes and rows for hours. The first 24 rows represent the first bird, the next 24 the second bird, and so on, with an empty line in between. The output then is a list of files for each experimental day, a useless setup</w:t>
      </w:r>
      <w:r w:rsidR="007C432A">
        <w:t xml:space="preserve"> (Figure 1)</w:t>
      </w:r>
      <w:r>
        <w:t>.</w:t>
      </w:r>
      <w:r w:rsidR="00AF40A9">
        <w:t xml:space="preserve"> Also</w:t>
      </w:r>
      <w:r w:rsidR="00671028">
        <w:t xml:space="preserve">, the file names </w:t>
      </w:r>
      <w:r w:rsidR="00532A02">
        <w:t>contain spaces.</w:t>
      </w:r>
    </w:p>
    <w:p w14:paraId="21FB74E6" w14:textId="46C04D9B" w:rsidR="007C432A" w:rsidRDefault="007C432A" w:rsidP="00555A79"/>
    <w:p w14:paraId="5A6E1A09" w14:textId="3C0D0746" w:rsidR="007C432A" w:rsidRDefault="007C432A" w:rsidP="00555A79">
      <w:r>
        <w:rPr>
          <w:noProof/>
        </w:rPr>
        <w:drawing>
          <wp:inline distT="0" distB="0" distL="0" distR="0" wp14:anchorId="19A0543B" wp14:editId="0D02B601">
            <wp:extent cx="5341291" cy="1592580"/>
            <wp:effectExtent l="0" t="0" r="0" b="7620"/>
            <wp:docPr id="1" name="Picture 1"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with medium confidence"/>
                    <pic:cNvPicPr/>
                  </pic:nvPicPr>
                  <pic:blipFill rotWithShape="1">
                    <a:blip r:embed="rId4"/>
                    <a:srcRect b="47433"/>
                    <a:stretch/>
                  </pic:blipFill>
                  <pic:spPr bwMode="auto">
                    <a:xfrm>
                      <a:off x="0" y="0"/>
                      <a:ext cx="5380520" cy="1604277"/>
                    </a:xfrm>
                    <a:prstGeom prst="rect">
                      <a:avLst/>
                    </a:prstGeom>
                    <a:ln>
                      <a:noFill/>
                    </a:ln>
                    <a:extLst>
                      <a:ext uri="{53640926-AAD7-44D8-BBD7-CCE9431645EC}">
                        <a14:shadowObscured xmlns:a14="http://schemas.microsoft.com/office/drawing/2010/main"/>
                      </a:ext>
                    </a:extLst>
                  </pic:spPr>
                </pic:pic>
              </a:graphicData>
            </a:graphic>
          </wp:inline>
        </w:drawing>
      </w:r>
    </w:p>
    <w:p w14:paraId="5ADCEA23" w14:textId="1AEA65F4" w:rsidR="007C432A" w:rsidRPr="007C432A" w:rsidRDefault="007C432A" w:rsidP="00555A79">
      <w:r>
        <w:rPr>
          <w:b/>
          <w:bCs/>
        </w:rPr>
        <w:t xml:space="preserve">Figure 1. Example layout of raw hop data. </w:t>
      </w:r>
      <w:r>
        <w:t>Sample data of raw hop output. Each file has all birds per day. Rows represent number of hops per minute.</w:t>
      </w:r>
    </w:p>
    <w:p w14:paraId="2FA43D42" w14:textId="070CFC6C" w:rsidR="00532A02" w:rsidRDefault="00532A02" w:rsidP="00555A79">
      <w:r>
        <w:lastRenderedPageBreak/>
        <w:tab/>
        <w:t xml:space="preserve">I want to take these data and changes them into a useful format. I will use </w:t>
      </w:r>
      <w:r w:rsidRPr="00532A02">
        <w:rPr>
          <w:b/>
          <w:bCs/>
        </w:rPr>
        <w:t>Git and GitHub</w:t>
      </w:r>
      <w:r>
        <w:t xml:space="preserve"> to collaborate with Valentina Alaasam and have easily accessible code for future students in the Ouyang lab. </w:t>
      </w:r>
    </w:p>
    <w:p w14:paraId="183C6E30" w14:textId="125E068B" w:rsidR="00532A02" w:rsidRDefault="00532A02" w:rsidP="00555A79">
      <w:r>
        <w:tab/>
        <w:t xml:space="preserve">The new files will be formatted using </w:t>
      </w:r>
      <w:r w:rsidRPr="00532A02">
        <w:rPr>
          <w:b/>
          <w:bCs/>
        </w:rPr>
        <w:t>python</w:t>
      </w:r>
      <w:r>
        <w:t xml:space="preserve"> code. We will change the files to being </w:t>
      </w:r>
      <w:r w:rsidR="00A778B4">
        <w:t>a sequential number, date, time, and following number of active movements for each bird individually</w:t>
      </w:r>
      <w:r w:rsidR="007C432A">
        <w:t xml:space="preserve"> (Figure 2)</w:t>
      </w:r>
      <w:r w:rsidR="00A778B4">
        <w:t xml:space="preserve">. </w:t>
      </w:r>
      <w:r w:rsidR="007C432A">
        <w:t>We can then use these files to run through a</w:t>
      </w:r>
      <w:r w:rsidR="001131AD">
        <w:t xml:space="preserve"> popular circadian analysis</w:t>
      </w:r>
      <w:r w:rsidR="007C432A">
        <w:t xml:space="preserve"> program to receive output of rhythm period, power, percent rhythmic, and much more. </w:t>
      </w:r>
    </w:p>
    <w:p w14:paraId="71FB6B42" w14:textId="554EBADC" w:rsidR="00215F8B" w:rsidRDefault="00215F8B" w:rsidP="00555A79"/>
    <w:p w14:paraId="48637BBD" w14:textId="4E073069" w:rsidR="00215F8B" w:rsidRDefault="00215F8B" w:rsidP="00555A79">
      <w:r>
        <w:rPr>
          <w:noProof/>
        </w:rPr>
        <w:drawing>
          <wp:inline distT="0" distB="0" distL="0" distR="0" wp14:anchorId="061090C9" wp14:editId="33A14CAC">
            <wp:extent cx="5943600" cy="2909570"/>
            <wp:effectExtent l="0" t="0" r="0" b="5080"/>
            <wp:docPr id="2" name="Picture 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5"/>
                    <a:stretch>
                      <a:fillRect/>
                    </a:stretch>
                  </pic:blipFill>
                  <pic:spPr>
                    <a:xfrm>
                      <a:off x="0" y="0"/>
                      <a:ext cx="5943600" cy="2909570"/>
                    </a:xfrm>
                    <a:prstGeom prst="rect">
                      <a:avLst/>
                    </a:prstGeom>
                  </pic:spPr>
                </pic:pic>
              </a:graphicData>
            </a:graphic>
          </wp:inline>
        </w:drawing>
      </w:r>
    </w:p>
    <w:p w14:paraId="04D90264" w14:textId="5F5D35F4" w:rsidR="00215F8B" w:rsidRPr="00342B61" w:rsidRDefault="00215F8B" w:rsidP="00555A79">
      <w:r>
        <w:rPr>
          <w:b/>
          <w:bCs/>
        </w:rPr>
        <w:t xml:space="preserve">Figure 2. Example </w:t>
      </w:r>
      <w:r w:rsidR="00342B61">
        <w:rPr>
          <w:b/>
          <w:bCs/>
        </w:rPr>
        <w:t xml:space="preserve">layout of new file. </w:t>
      </w:r>
      <w:r w:rsidR="00342B61">
        <w:t xml:space="preserve">An image of a file received from fly activity data monitors. Each file is an individual fly and the rows represent each minute of activity. </w:t>
      </w:r>
    </w:p>
    <w:p w14:paraId="663C2AC5" w14:textId="4566F67C" w:rsidR="00555A79" w:rsidRDefault="00370216" w:rsidP="00555A79">
      <w:pPr>
        <w:rPr>
          <w:b/>
          <w:bCs/>
        </w:rPr>
      </w:pPr>
      <w:r>
        <w:rPr>
          <w:b/>
          <w:bCs/>
        </w:rPr>
        <w:t>Results</w:t>
      </w:r>
    </w:p>
    <w:p w14:paraId="1A0AD9C7" w14:textId="4ACA9DE4" w:rsidR="00370216" w:rsidRDefault="00370216" w:rsidP="00555A79">
      <w:r>
        <w:tab/>
        <w:t>The final adjusted format uses four python scripts, a jupyter notebook, and a few Linux commands to clean up the file. Hopefully, future work will include refining this process more, but for the moment it works</w:t>
      </w:r>
      <w:r w:rsidR="00796FD2">
        <w:t xml:space="preserve">, although it’s complicated. The following scrips turn the original output file (see Figure 1) into the file shown in Figure 3.  </w:t>
      </w:r>
    </w:p>
    <w:p w14:paraId="5A180E57" w14:textId="7B496FEC" w:rsidR="00796FD2" w:rsidRDefault="00796FD2" w:rsidP="00555A79">
      <w:r>
        <w:tab/>
      </w:r>
      <w:r w:rsidR="00E97D97">
        <w:t xml:space="preserve">To accomplish this, the first script, bybird.py, separates all the files into individual birds for that date. The output files are the renamed to have a number at the beginning. There are 24 monitors, therefore there will be 24 files for each date, (e.g. 1_July 01, 2021.txt). The next script, dates.py, adds all the first bird into file with the dates and times. This matches the first few columns found in Figure 2. Next all the other birds are added up by date into a separate file using rest_birds_dates.py. Then using the Altering_Hop_Data jupyter notebook, the first birds with dates file is converted to a csv. And the rest of the birds are added in as columns. </w:t>
      </w:r>
      <w:r w:rsidR="00096F6D">
        <w:t>The output is saved as a csv file. The user then needs to open the file and remove the header row and first column. Then the script csv_to_txt.py converts the file back to a text file. Unfortunately, this step creates from errors in the file. The user must then manually clean up the file by running the follow codes on the terminal:</w:t>
      </w:r>
    </w:p>
    <w:p w14:paraId="225B3192" w14:textId="189F1570" w:rsidR="00096F6D" w:rsidRDefault="00096F6D" w:rsidP="00096F6D">
      <w:r>
        <w:lastRenderedPageBreak/>
        <w:t>tr -d '\ \"' &lt;Monitor02.txt&gt; Monitor03.txt #to remove quotes and extra space, also renames file</w:t>
      </w:r>
    </w:p>
    <w:p w14:paraId="1F89633E" w14:textId="77777777" w:rsidR="00096F6D" w:rsidRDefault="00096F6D" w:rsidP="00096F6D"/>
    <w:p w14:paraId="74B0F3A6" w14:textId="62FA9DF3" w:rsidR="00096F6D" w:rsidRDefault="00096F6D" w:rsidP="00096F6D">
      <w:r>
        <w:t>sed -i 's/Jul/\ Jul\ /g' Monitor03.txt #Add spaces around all the dates in the file again</w:t>
      </w:r>
    </w:p>
    <w:p w14:paraId="43801500" w14:textId="77777777" w:rsidR="00096F6D" w:rsidRDefault="00096F6D" w:rsidP="00096F6D"/>
    <w:p w14:paraId="23B277D8" w14:textId="2E18EE6A" w:rsidR="00096F6D" w:rsidRDefault="00096F6D" w:rsidP="00096F6D">
      <w:r>
        <w:t>sed -i 's/\t$//g' Monitor03.txt #Removes tab at the end of each line</w:t>
      </w:r>
    </w:p>
    <w:p w14:paraId="10AC60F4" w14:textId="77777777" w:rsidR="00096F6D" w:rsidRDefault="00096F6D" w:rsidP="00096F6D"/>
    <w:p w14:paraId="40102F0E" w14:textId="11A50BBD" w:rsidR="00096F6D" w:rsidRDefault="00096F6D" w:rsidP="00096F6D">
      <w:r>
        <w:t>sed -i 's/01\ Jul/1\ Jul/g' Monitor03.txt #Need to fix script to only use one digit days, this replaces</w:t>
      </w:r>
    </w:p>
    <w:p w14:paraId="47EA11B0" w14:textId="77777777" w:rsidR="00096F6D" w:rsidRDefault="00096F6D" w:rsidP="00096F6D">
      <w:r>
        <w:t>sed -i 's/02\ Jul/2\ Jul/g' Monitor03.txt</w:t>
      </w:r>
    </w:p>
    <w:p w14:paraId="79B57276" w14:textId="77777777" w:rsidR="00096F6D" w:rsidRDefault="00096F6D" w:rsidP="00096F6D">
      <w:r>
        <w:t>sed -i 's/03\ Jul/3\ Jul/g' Monitor03.txt</w:t>
      </w:r>
    </w:p>
    <w:p w14:paraId="40F51DCA" w14:textId="77777777" w:rsidR="00096F6D" w:rsidRDefault="00096F6D" w:rsidP="00096F6D">
      <w:r>
        <w:t>sed -i 's/04\ Jul/4\ Jul/g' Monitor03.txt</w:t>
      </w:r>
    </w:p>
    <w:p w14:paraId="1684B137" w14:textId="77777777" w:rsidR="00096F6D" w:rsidRDefault="00096F6D" w:rsidP="00096F6D">
      <w:r>
        <w:t>sed -i 's/05\ Jul/5\ Jul/g' Monitor03.txt</w:t>
      </w:r>
    </w:p>
    <w:p w14:paraId="7B8F54DB" w14:textId="77777777" w:rsidR="00096F6D" w:rsidRDefault="00096F6D" w:rsidP="00096F6D">
      <w:r>
        <w:t>sed -i 's/06\ Jul/6\ Jul/g' Monitor03.txt</w:t>
      </w:r>
    </w:p>
    <w:p w14:paraId="44B75982" w14:textId="77777777" w:rsidR="00096F6D" w:rsidRDefault="00096F6D" w:rsidP="00096F6D">
      <w:r>
        <w:t>sed -i 's/07\ Jul/7\ Jul/g' Monitor03.txt</w:t>
      </w:r>
    </w:p>
    <w:p w14:paraId="48F1A51F" w14:textId="77777777" w:rsidR="00096F6D" w:rsidRDefault="00096F6D" w:rsidP="00096F6D">
      <w:r>
        <w:t>sed -i 's/08\ Jul/8\ Jul/g' Monitor03.txt</w:t>
      </w:r>
    </w:p>
    <w:p w14:paraId="4B57B715" w14:textId="4A7B61F0" w:rsidR="00096F6D" w:rsidRDefault="00096F6D" w:rsidP="00096F6D">
      <w:r>
        <w:t>sed -i 's/09\ Jul/9\ Jul/g' Monitor03.txt</w:t>
      </w:r>
    </w:p>
    <w:p w14:paraId="7A690DB9" w14:textId="77777777" w:rsidR="009D7571" w:rsidRPr="00370216" w:rsidRDefault="009D7571" w:rsidP="00096F6D"/>
    <w:p w14:paraId="6AA444B7" w14:textId="3E75A77B" w:rsidR="00370216" w:rsidRDefault="00796FD2">
      <w:r>
        <w:rPr>
          <w:noProof/>
        </w:rPr>
        <w:drawing>
          <wp:anchor distT="0" distB="0" distL="114300" distR="114300" simplePos="0" relativeHeight="251658240" behindDoc="1" locked="0" layoutInCell="1" allowOverlap="1" wp14:anchorId="37A98B85" wp14:editId="3E9DE799">
            <wp:simplePos x="0" y="0"/>
            <wp:positionH relativeFrom="margin">
              <wp:align>right</wp:align>
            </wp:positionH>
            <wp:positionV relativeFrom="paragraph">
              <wp:posOffset>0</wp:posOffset>
            </wp:positionV>
            <wp:extent cx="5943600" cy="2527935"/>
            <wp:effectExtent l="0" t="0" r="0" b="5715"/>
            <wp:wrapTight wrapText="bothSides">
              <wp:wrapPolygon edited="0">
                <wp:start x="0" y="0"/>
                <wp:lineTo x="0" y="21486"/>
                <wp:lineTo x="21531" y="21486"/>
                <wp:lineTo x="21531" y="0"/>
                <wp:lineTo x="0" y="0"/>
              </wp:wrapPolygon>
            </wp:wrapTight>
            <wp:docPr id="3" name="Picture 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able&#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5943600" cy="2527935"/>
                    </a:xfrm>
                    <a:prstGeom prst="rect">
                      <a:avLst/>
                    </a:prstGeom>
                  </pic:spPr>
                </pic:pic>
              </a:graphicData>
            </a:graphic>
          </wp:anchor>
        </w:drawing>
      </w:r>
      <w:r>
        <w:rPr>
          <w:b/>
          <w:bCs/>
        </w:rPr>
        <w:t xml:space="preserve">Figure 3. Resulting output file. </w:t>
      </w:r>
      <w:r>
        <w:t xml:space="preserve">The resulting output file reorganizes the data to fit the standard activity monitor output files. </w:t>
      </w:r>
    </w:p>
    <w:p w14:paraId="42A6F83E" w14:textId="7B35F03B" w:rsidR="00306624" w:rsidRDefault="00306624">
      <w:r>
        <w:tab/>
        <w:t xml:space="preserve">The new data format allows to easy data analysis. These results show that our experimental ALAN birds were 100% rhythmic before ALAN exposure. Their periods ranged from 23.9 to 24.1 with a mean power of 435.7, a display of normal activity levels (Figure 4). </w:t>
      </w:r>
    </w:p>
    <w:p w14:paraId="5F4DFB59" w14:textId="4DB05F2C" w:rsidR="00306624" w:rsidRDefault="00306624"/>
    <w:p w14:paraId="023FECA9" w14:textId="63BF20EA" w:rsidR="00306624" w:rsidRDefault="00306624">
      <w:r>
        <w:rPr>
          <w:noProof/>
        </w:rPr>
        <w:drawing>
          <wp:inline distT="0" distB="0" distL="0" distR="0" wp14:anchorId="037D580D" wp14:editId="00D0C26B">
            <wp:extent cx="5943600" cy="1767840"/>
            <wp:effectExtent l="0" t="0" r="0" b="3810"/>
            <wp:docPr id="4" name="Picture 4"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with medium confidence"/>
                    <pic:cNvPicPr/>
                  </pic:nvPicPr>
                  <pic:blipFill>
                    <a:blip r:embed="rId7"/>
                    <a:stretch>
                      <a:fillRect/>
                    </a:stretch>
                  </pic:blipFill>
                  <pic:spPr>
                    <a:xfrm>
                      <a:off x="0" y="0"/>
                      <a:ext cx="5943600" cy="1767840"/>
                    </a:xfrm>
                    <a:prstGeom prst="rect">
                      <a:avLst/>
                    </a:prstGeom>
                  </pic:spPr>
                </pic:pic>
              </a:graphicData>
            </a:graphic>
          </wp:inline>
        </w:drawing>
      </w:r>
    </w:p>
    <w:p w14:paraId="365EAAFE" w14:textId="7047CF63" w:rsidR="00306624" w:rsidRDefault="00306624">
      <w:r>
        <w:rPr>
          <w:b/>
          <w:bCs/>
        </w:rPr>
        <w:t xml:space="preserve">Figure 4. Experimental birds show normal activity levels before ALAN exposure. </w:t>
      </w:r>
      <w:r>
        <w:t xml:space="preserve">A double plotted actogram showing activity levels over a </w:t>
      </w:r>
      <w:r w:rsidR="00872D26">
        <w:t>10-day</w:t>
      </w:r>
      <w:r>
        <w:t xml:space="preserve"> period in 12 hours of light and 12 hours of dark. </w:t>
      </w:r>
    </w:p>
    <w:p w14:paraId="108EBA9F" w14:textId="77777777" w:rsidR="004458E2" w:rsidRDefault="004458E2" w:rsidP="00555A79">
      <w:r>
        <w:tab/>
      </w:r>
    </w:p>
    <w:p w14:paraId="3C65B311" w14:textId="5F0F6B73" w:rsidR="009D7571" w:rsidRDefault="004458E2" w:rsidP="00555A79">
      <w:pPr>
        <w:rPr>
          <w:b/>
          <w:bCs/>
        </w:rPr>
      </w:pPr>
      <w:r>
        <w:rPr>
          <w:b/>
          <w:bCs/>
        </w:rPr>
        <w:t>Discussion</w:t>
      </w:r>
    </w:p>
    <w:p w14:paraId="0D872018" w14:textId="516E0C00" w:rsidR="00DD2DE9" w:rsidRPr="00DD2DE9" w:rsidRDefault="00DD2DE9">
      <w:pPr>
        <w:rPr>
          <w:rFonts w:cstheme="minorHAnsi"/>
        </w:rPr>
      </w:pPr>
      <w:r w:rsidRPr="00DD2DE9">
        <w:rPr>
          <w:rFonts w:cstheme="minorHAnsi"/>
        </w:rPr>
        <w:tab/>
      </w:r>
      <w:r w:rsidRPr="00DD2DE9">
        <w:rPr>
          <w:rFonts w:cstheme="minorHAnsi"/>
        </w:rPr>
        <w:t xml:space="preserve">Science has long recognized the importance of the circadian system for diverse biological processes, unraveling its molecular building blocks; from moth to mouse, blood pressure to body temperature </w:t>
      </w:r>
      <w:r w:rsidRPr="00DD2DE9">
        <w:rPr>
          <w:rFonts w:cstheme="minorHAnsi"/>
        </w:rPr>
        <w:fldChar w:fldCharType="begin">
          <w:fldData xml:space="preserve">PEVuZE5vdGU+PENpdGU+PEF1dGhvcj5Mb2dhbjwvQXV0aG9yPjxZZWFyPjIwMTI8L1llYXI+PElE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</w:fldData>
        </w:fldChar>
      </w:r>
      <w:r w:rsidRPr="00DD2DE9">
        <w:rPr>
          <w:rFonts w:cstheme="minorHAnsi"/>
        </w:rPr>
        <w:instrText xml:space="preserve"> ADDIN EN.CITE </w:instrText>
      </w:r>
      <w:r w:rsidRPr="00DD2DE9">
        <w:rPr>
          <w:rFonts w:cstheme="minorHAnsi"/>
        </w:rPr>
        <w:fldChar w:fldCharType="begin">
          <w:fldData xml:space="preserve">PEVuZE5vdGU+PENpdGU+PEF1dGhvcj5Mb2dhbjwvQXV0aG9yPjxZZWFyPjIwMTI8L1llYXI+PElE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</w:fldData>
        </w:fldChar>
      </w:r>
      <w:r w:rsidRPr="00DD2DE9">
        <w:rPr>
          <w:rFonts w:cstheme="minorHAnsi"/>
        </w:rPr>
        <w:instrText xml:space="preserve"> ADDIN EN.CITE.DATA </w:instrText>
      </w:r>
      <w:r w:rsidRPr="00DD2DE9">
        <w:rPr>
          <w:rFonts w:cstheme="minorHAnsi"/>
        </w:rPr>
      </w:r>
      <w:r w:rsidRPr="00DD2DE9">
        <w:rPr>
          <w:rFonts w:cstheme="minorHAnsi"/>
        </w:rPr>
        <w:fldChar w:fldCharType="end"/>
      </w:r>
      <w:r w:rsidRPr="00DD2DE9">
        <w:rPr>
          <w:rFonts w:cstheme="minorHAnsi"/>
        </w:rPr>
        <w:fldChar w:fldCharType="separate"/>
      </w:r>
      <w:r w:rsidRPr="00DD2DE9">
        <w:rPr>
          <w:rFonts w:cstheme="minorHAnsi"/>
          <w:noProof/>
        </w:rPr>
        <w:t>(</w:t>
      </w:r>
      <w:r w:rsidRPr="00DD2DE9">
        <w:rPr>
          <w:rFonts w:cstheme="minorHAnsi"/>
          <w:i/>
          <w:noProof/>
        </w:rPr>
        <w:t>4</w:t>
      </w:r>
      <w:r w:rsidRPr="00DD2DE9">
        <w:rPr>
          <w:rFonts w:cstheme="minorHAnsi"/>
          <w:noProof/>
        </w:rPr>
        <w:t>)</w:t>
      </w:r>
      <w:r w:rsidRPr="00DD2DE9">
        <w:rPr>
          <w:rFonts w:cstheme="minorHAnsi"/>
        </w:rPr>
        <w:fldChar w:fldCharType="end"/>
      </w:r>
      <w:r w:rsidRPr="00DD2DE9">
        <w:rPr>
          <w:rFonts w:cstheme="minorHAnsi"/>
        </w:rPr>
        <w:t xml:space="preserve">. Disrupting the clock leads to many health deficits, including diabetes, sleep disorders, and even some forms of cancer </w:t>
      </w:r>
      <w:r w:rsidRPr="00DD2DE9">
        <w:rPr>
          <w:rFonts w:cstheme="minorHAnsi"/>
        </w:rPr>
        <w:fldChar w:fldCharType="begin">
          <w:fldData xml:space="preserve">PEVuZE5vdGU+PENpdGU+PEF1dGhvcj5TY2hpbHBlcm9vcnQ8L0F1dGhvcj48WWVhcj4yMDIwPC9Z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</w:fldData>
        </w:fldChar>
      </w:r>
      <w:r w:rsidRPr="00DD2DE9">
        <w:rPr>
          <w:rFonts w:cstheme="minorHAnsi"/>
        </w:rPr>
        <w:instrText xml:space="preserve"> ADDIN EN.CITE </w:instrText>
      </w:r>
      <w:r w:rsidRPr="00DD2DE9">
        <w:rPr>
          <w:rFonts w:cstheme="minorHAnsi"/>
        </w:rPr>
        <w:fldChar w:fldCharType="begin">
          <w:fldData xml:space="preserve">PEVuZE5vdGU+PENpdGU+PEF1dGhvcj5TY2hpbHBlcm9vcnQ8L0F1dGhvcj48WWVhcj4yMDIwPC9Z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</w:fldData>
        </w:fldChar>
      </w:r>
      <w:r w:rsidRPr="00DD2DE9">
        <w:rPr>
          <w:rFonts w:cstheme="minorHAnsi"/>
        </w:rPr>
        <w:instrText xml:space="preserve"> ADDIN EN.CITE.DATA </w:instrText>
      </w:r>
      <w:r w:rsidRPr="00DD2DE9">
        <w:rPr>
          <w:rFonts w:cstheme="minorHAnsi"/>
        </w:rPr>
      </w:r>
      <w:r w:rsidRPr="00DD2DE9">
        <w:rPr>
          <w:rFonts w:cstheme="minorHAnsi"/>
        </w:rPr>
        <w:fldChar w:fldCharType="end"/>
      </w:r>
      <w:r w:rsidRPr="00DD2DE9">
        <w:rPr>
          <w:rFonts w:cstheme="minorHAnsi"/>
        </w:rPr>
        <w:fldChar w:fldCharType="separate"/>
      </w:r>
      <w:r w:rsidRPr="00DD2DE9">
        <w:rPr>
          <w:rFonts w:cstheme="minorHAnsi"/>
          <w:noProof/>
        </w:rPr>
        <w:t>(</w:t>
      </w:r>
      <w:r w:rsidRPr="00DD2DE9">
        <w:rPr>
          <w:rFonts w:cstheme="minorHAnsi"/>
          <w:i/>
          <w:noProof/>
        </w:rPr>
        <w:t>5-7</w:t>
      </w:r>
      <w:r w:rsidRPr="00DD2DE9">
        <w:rPr>
          <w:rFonts w:cstheme="minorHAnsi"/>
          <w:noProof/>
        </w:rPr>
        <w:t>)</w:t>
      </w:r>
      <w:r w:rsidRPr="00DD2DE9">
        <w:rPr>
          <w:rFonts w:cstheme="minorHAnsi"/>
        </w:rPr>
        <w:fldChar w:fldCharType="end"/>
      </w:r>
      <w:r w:rsidRPr="00DD2DE9">
        <w:rPr>
          <w:rFonts w:cstheme="minorHAnsi"/>
        </w:rPr>
        <w:t>. In a modern world with a continual shift to 24/7 life</w:t>
      </w:r>
      <w:r>
        <w:rPr>
          <w:rFonts w:cstheme="minorHAnsi"/>
        </w:rPr>
        <w:t xml:space="preserve"> and constant night lighting</w:t>
      </w:r>
      <w:r w:rsidRPr="00DD2DE9">
        <w:rPr>
          <w:rFonts w:cstheme="minorHAnsi"/>
        </w:rPr>
        <w:t>, it has never been more important to understand these detrimental effects.</w:t>
      </w:r>
    </w:p>
    <w:p w14:paraId="290A2139" w14:textId="2F8289AA" w:rsidR="004458E2" w:rsidRDefault="00DD2DE9" w:rsidP="001B4D6C">
      <w:r w:rsidRPr="00DD2DE9">
        <w:rPr>
          <w:rFonts w:cstheme="minorHAnsi"/>
        </w:rPr>
        <w:tab/>
      </w:r>
      <w:r w:rsidR="00545D47">
        <w:rPr>
          <w:rFonts w:cstheme="minorHAnsi"/>
        </w:rPr>
        <w:t xml:space="preserve">Lab based experiments are an instrumental part of understanding our circadian rhythm and its underpinnings. </w:t>
      </w:r>
      <w:r w:rsidR="001B4D6C">
        <w:rPr>
          <w:rFonts w:cstheme="minorHAnsi"/>
        </w:rPr>
        <w:t xml:space="preserve">Our lab has perches that monitor bird hops to determine circadian </w:t>
      </w:r>
      <w:r w:rsidR="00705116">
        <w:rPr>
          <w:rFonts w:cstheme="minorHAnsi"/>
        </w:rPr>
        <w:t>periods</w:t>
      </w:r>
      <w:r w:rsidR="001B4D6C">
        <w:rPr>
          <w:rFonts w:cstheme="minorHAnsi"/>
        </w:rPr>
        <w:t xml:space="preserve">. </w:t>
      </w:r>
      <w:r w:rsidR="00545D47">
        <w:rPr>
          <w:rFonts w:cstheme="minorHAnsi"/>
        </w:rPr>
        <w:t xml:space="preserve">The codes created have helped with data analysis of </w:t>
      </w:r>
      <w:r w:rsidR="001B4D6C">
        <w:rPr>
          <w:rFonts w:cstheme="minorHAnsi"/>
        </w:rPr>
        <w:t>their</w:t>
      </w:r>
      <w:r w:rsidR="00545D47">
        <w:rPr>
          <w:rFonts w:cstheme="minorHAnsi"/>
        </w:rPr>
        <w:t xml:space="preserve"> activity for our current project. And will also help with future ones. Future work will focus on streamlining the </w:t>
      </w:r>
      <w:r w:rsidR="001B4D6C">
        <w:rPr>
          <w:rFonts w:cstheme="minorHAnsi"/>
        </w:rPr>
        <w:t xml:space="preserve">codes by simplifying </w:t>
      </w:r>
      <w:r w:rsidR="00545D47">
        <w:rPr>
          <w:rFonts w:cstheme="minorHAnsi"/>
        </w:rPr>
        <w:t xml:space="preserve">scripts and </w:t>
      </w:r>
      <w:r w:rsidR="001B4D6C">
        <w:rPr>
          <w:rFonts w:cstheme="minorHAnsi"/>
        </w:rPr>
        <w:t xml:space="preserve">removing </w:t>
      </w:r>
      <w:r w:rsidR="00545D47">
        <w:rPr>
          <w:rFonts w:cstheme="minorHAnsi"/>
        </w:rPr>
        <w:t xml:space="preserve">steps. </w:t>
      </w:r>
      <w:r w:rsidR="004458E2">
        <w:br w:type="page"/>
      </w:r>
    </w:p>
    <w:p w14:paraId="6DC01B2E" w14:textId="3313873C" w:rsidR="004458E2" w:rsidRPr="004458E2" w:rsidRDefault="004458E2" w:rsidP="00555A79">
      <w:pPr>
        <w:rPr>
          <w:b/>
          <w:bCs/>
        </w:rPr>
      </w:pPr>
      <w:r>
        <w:rPr>
          <w:b/>
          <w:bCs/>
        </w:rPr>
        <w:lastRenderedPageBreak/>
        <w:t>Work Cited</w:t>
      </w:r>
    </w:p>
    <w:p w14:paraId="75728965" w14:textId="77777777" w:rsidR="00DD2DE9" w:rsidRPr="00DD2DE9" w:rsidRDefault="00555A79" w:rsidP="00DD2DE9">
      <w:pPr>
        <w:pStyle w:val="EndNoteBibliography"/>
        <w:spacing w:after="0"/>
        <w:ind w:left="720" w:hanging="720"/>
      </w:pPr>
      <w:r>
        <w:fldChar w:fldCharType="begin"/>
      </w:r>
      <w:r>
        <w:instrText xml:space="preserve"> ADDIN EN.REFLIST </w:instrText>
      </w:r>
      <w:r>
        <w:fldChar w:fldCharType="separate"/>
      </w:r>
      <w:r w:rsidR="00DD2DE9" w:rsidRPr="00DD2DE9">
        <w:t>1.</w:t>
      </w:r>
      <w:r w:rsidR="00DD2DE9" w:rsidRPr="00DD2DE9">
        <w:tab/>
        <w:t xml:space="preserve">J. C. Dunlap, Molecular bases for circadian clocks. </w:t>
      </w:r>
      <w:r w:rsidR="00DD2DE9" w:rsidRPr="00DD2DE9">
        <w:rPr>
          <w:i/>
        </w:rPr>
        <w:t>Cell</w:t>
      </w:r>
      <w:r w:rsidR="00DD2DE9" w:rsidRPr="00DD2DE9">
        <w:t xml:space="preserve"> </w:t>
      </w:r>
      <w:r w:rsidR="00DD2DE9" w:rsidRPr="00DD2DE9">
        <w:rPr>
          <w:b/>
        </w:rPr>
        <w:t>96</w:t>
      </w:r>
      <w:r w:rsidR="00DD2DE9" w:rsidRPr="00DD2DE9">
        <w:t>, 271-290 (1999).</w:t>
      </w:r>
    </w:p>
    <w:p w14:paraId="74F715FD" w14:textId="77777777" w:rsidR="00DD2DE9" w:rsidRPr="00DD2DE9" w:rsidRDefault="00DD2DE9" w:rsidP="00DD2DE9">
      <w:pPr>
        <w:pStyle w:val="EndNoteBibliography"/>
        <w:spacing w:after="0"/>
        <w:ind w:left="720" w:hanging="720"/>
      </w:pPr>
      <w:r w:rsidRPr="00DD2DE9">
        <w:t>2.</w:t>
      </w:r>
      <w:r w:rsidRPr="00DD2DE9">
        <w:tab/>
        <w:t xml:space="preserve">R. Zhang, N. F. Lahens, H. I. Ballance, M. E. Hughes, J. B. Hogenesch, A circadian gene expression atlas in mammals: Implications for biology and medicine. </w:t>
      </w:r>
      <w:r w:rsidRPr="00DD2DE9">
        <w:rPr>
          <w:i/>
        </w:rPr>
        <w:t>Proceedings of the National Academy of Sciences of the United States of America</w:t>
      </w:r>
      <w:r w:rsidRPr="00DD2DE9">
        <w:t xml:space="preserve"> </w:t>
      </w:r>
      <w:r w:rsidRPr="00DD2DE9">
        <w:rPr>
          <w:b/>
        </w:rPr>
        <w:t>111</w:t>
      </w:r>
      <w:r w:rsidRPr="00DD2DE9">
        <w:t>, 16219-16224 (2014).</w:t>
      </w:r>
    </w:p>
    <w:p w14:paraId="582A4519" w14:textId="77777777" w:rsidR="00DD2DE9" w:rsidRPr="00DD2DE9" w:rsidRDefault="00DD2DE9" w:rsidP="00DD2DE9">
      <w:pPr>
        <w:pStyle w:val="EndNoteBibliography"/>
        <w:spacing w:after="0"/>
        <w:ind w:left="720" w:hanging="720"/>
      </w:pPr>
      <w:r w:rsidRPr="00DD2DE9">
        <w:t>3.</w:t>
      </w:r>
      <w:r w:rsidRPr="00DD2DE9">
        <w:tab/>
        <w:t>V. J. Alaasam</w:t>
      </w:r>
      <w:r w:rsidRPr="00DD2DE9">
        <w:rPr>
          <w:i/>
        </w:rPr>
        <w:t xml:space="preserve"> et al.</w:t>
      </w:r>
      <w:r w:rsidRPr="00DD2DE9">
        <w:t xml:space="preserve">, Effects of dim artificial light at night on locomotor activity, cardiovascular physiology, and circadian clock genes in a diurnal songbird. </w:t>
      </w:r>
      <w:r w:rsidRPr="00DD2DE9">
        <w:rPr>
          <w:i/>
        </w:rPr>
        <w:t>Environmental Pollution</w:t>
      </w:r>
      <w:r w:rsidRPr="00DD2DE9">
        <w:t xml:space="preserve"> </w:t>
      </w:r>
      <w:r w:rsidRPr="00DD2DE9">
        <w:rPr>
          <w:b/>
        </w:rPr>
        <w:t>282</w:t>
      </w:r>
      <w:r w:rsidRPr="00DD2DE9">
        <w:t>,  (2021).</w:t>
      </w:r>
    </w:p>
    <w:p w14:paraId="51A9003B" w14:textId="77777777" w:rsidR="00DD2DE9" w:rsidRPr="00DD2DE9" w:rsidRDefault="00DD2DE9" w:rsidP="00DD2DE9">
      <w:pPr>
        <w:pStyle w:val="EndNoteBibliography"/>
        <w:spacing w:after="0"/>
        <w:ind w:left="720" w:hanging="720"/>
      </w:pPr>
      <w:r w:rsidRPr="00DD2DE9">
        <w:t>4.</w:t>
      </w:r>
      <w:r w:rsidRPr="00DD2DE9">
        <w:tab/>
        <w:t xml:space="preserve">R. W. Logan, D. K. Sarkar, Circadian nature of immune function. </w:t>
      </w:r>
      <w:r w:rsidRPr="00DD2DE9">
        <w:rPr>
          <w:i/>
        </w:rPr>
        <w:t>Molecular and Cellular Endocrinology</w:t>
      </w:r>
      <w:r w:rsidRPr="00DD2DE9">
        <w:t xml:space="preserve"> </w:t>
      </w:r>
      <w:r w:rsidRPr="00DD2DE9">
        <w:rPr>
          <w:b/>
        </w:rPr>
        <w:t>349</w:t>
      </w:r>
      <w:r w:rsidRPr="00DD2DE9">
        <w:t>, 82-90 (2012).</w:t>
      </w:r>
    </w:p>
    <w:p w14:paraId="33B939EF" w14:textId="77777777" w:rsidR="00DD2DE9" w:rsidRPr="00DD2DE9" w:rsidRDefault="00DD2DE9" w:rsidP="00DD2DE9">
      <w:pPr>
        <w:pStyle w:val="EndNoteBibliography"/>
        <w:spacing w:after="0"/>
        <w:ind w:left="720" w:hanging="720"/>
      </w:pPr>
      <w:r w:rsidRPr="00DD2DE9">
        <w:t>5.</w:t>
      </w:r>
      <w:r w:rsidRPr="00DD2DE9">
        <w:tab/>
        <w:t xml:space="preserve">M. Schilperoort, P. C. N. Rensen, S. Kooijman, Time for Novel Strategies to Mitigate Cardiometabolic Risk in Shift Workers. </w:t>
      </w:r>
      <w:r w:rsidRPr="00DD2DE9">
        <w:rPr>
          <w:i/>
        </w:rPr>
        <w:t>Trends in Endocrinology and Metabolism</w:t>
      </w:r>
      <w:r w:rsidRPr="00DD2DE9">
        <w:t xml:space="preserve"> </w:t>
      </w:r>
      <w:r w:rsidRPr="00DD2DE9">
        <w:rPr>
          <w:b/>
        </w:rPr>
        <w:t>31</w:t>
      </w:r>
      <w:r w:rsidRPr="00DD2DE9">
        <w:t>, 952-964 (2020).</w:t>
      </w:r>
    </w:p>
    <w:p w14:paraId="4AD851C5" w14:textId="77777777" w:rsidR="00DD2DE9" w:rsidRPr="00DD2DE9" w:rsidRDefault="00DD2DE9" w:rsidP="00DD2DE9">
      <w:pPr>
        <w:pStyle w:val="EndNoteBibliography"/>
        <w:spacing w:after="0"/>
        <w:ind w:left="720" w:hanging="720"/>
      </w:pPr>
      <w:r w:rsidRPr="00DD2DE9">
        <w:t>6.</w:t>
      </w:r>
      <w:r w:rsidRPr="00DD2DE9">
        <w:tab/>
        <w:t xml:space="preserve">A. Silva, M. J. dos Santos, D. L. G. Gitai, J. Coelho, T. G. de Andrade, Depression and anxiety symptoms correlate with diurnal preference, sleep habits, and Per3 VNTR polymorphism (rs57875989) in a non-clinical sample. </w:t>
      </w:r>
      <w:r w:rsidRPr="00DD2DE9">
        <w:rPr>
          <w:i/>
        </w:rPr>
        <w:t>Journal of Affective Disorders</w:t>
      </w:r>
      <w:r w:rsidRPr="00DD2DE9">
        <w:t xml:space="preserve"> </w:t>
      </w:r>
      <w:r w:rsidRPr="00DD2DE9">
        <w:rPr>
          <w:b/>
        </w:rPr>
        <w:t>277</w:t>
      </w:r>
      <w:r w:rsidRPr="00DD2DE9">
        <w:t>, 260-270 (2020).</w:t>
      </w:r>
    </w:p>
    <w:p w14:paraId="29EF0713" w14:textId="77777777" w:rsidR="00DD2DE9" w:rsidRPr="00DD2DE9" w:rsidRDefault="00DD2DE9" w:rsidP="00DD2DE9">
      <w:pPr>
        <w:pStyle w:val="EndNoteBibliography"/>
        <w:ind w:left="720" w:hanging="720"/>
      </w:pPr>
      <w:r w:rsidRPr="00DD2DE9">
        <w:t>7.</w:t>
      </w:r>
      <w:r w:rsidRPr="00DD2DE9">
        <w:tab/>
        <w:t>K. C. G. Van Dycke</w:t>
      </w:r>
      <w:r w:rsidRPr="00DD2DE9">
        <w:rPr>
          <w:i/>
        </w:rPr>
        <w:t xml:space="preserve"> et al.</w:t>
      </w:r>
      <w:r w:rsidRPr="00DD2DE9">
        <w:t xml:space="preserve">, Chronically Alternating Light Cycles Increase Breast Cancer Risk in Mice. </w:t>
      </w:r>
      <w:r w:rsidRPr="00DD2DE9">
        <w:rPr>
          <w:i/>
        </w:rPr>
        <w:t>Current Biology</w:t>
      </w:r>
      <w:r w:rsidRPr="00DD2DE9">
        <w:t xml:space="preserve"> </w:t>
      </w:r>
      <w:r w:rsidRPr="00DD2DE9">
        <w:rPr>
          <w:b/>
        </w:rPr>
        <w:t>25</w:t>
      </w:r>
      <w:r w:rsidRPr="00DD2DE9">
        <w:t>, 1932-1937 (2015).</w:t>
      </w:r>
    </w:p>
    <w:p w14:paraId="760A87BC" w14:textId="67C5CA4E" w:rsidR="006B3C7A" w:rsidRDefault="00555A79" w:rsidP="00555A79">
      <w:r>
        <w:fldChar w:fldCharType="end"/>
      </w:r>
    </w:p>
    <w:sectPr w:rsidR="006B3C7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555A79"/>
    <w:rsid w:val="00096F6D"/>
    <w:rsid w:val="001131AD"/>
    <w:rsid w:val="001B4D6C"/>
    <w:rsid w:val="00215F8B"/>
    <w:rsid w:val="00306624"/>
    <w:rsid w:val="00342B61"/>
    <w:rsid w:val="00370216"/>
    <w:rsid w:val="004458E2"/>
    <w:rsid w:val="00504740"/>
    <w:rsid w:val="00532A02"/>
    <w:rsid w:val="00545D47"/>
    <w:rsid w:val="00555A79"/>
    <w:rsid w:val="00671028"/>
    <w:rsid w:val="006B3C7A"/>
    <w:rsid w:val="00702BEC"/>
    <w:rsid w:val="00705116"/>
    <w:rsid w:val="00796FD2"/>
    <w:rsid w:val="007C432A"/>
    <w:rsid w:val="00872D26"/>
    <w:rsid w:val="009D7571"/>
    <w:rsid w:val="00A778B4"/>
    <w:rsid w:val="00AB0977"/>
    <w:rsid w:val="00AF40A9"/>
    <w:rsid w:val="00B22DC3"/>
    <w:rsid w:val="00DD2DE9"/>
    <w:rsid w:val="00E97D97"/>
    <w:rsid w:val="00F03650"/>
    <w:rsid w:val="00F4614D"/>
    <w:rsid w:val="00FE2C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E599C5"/>
  <w15:chartTrackingRefBased/>
  <w15:docId w15:val="{3C06B817-0873-42DC-AF9F-455D7F0381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55A79"/>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55A7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55A79"/>
    <w:rPr>
      <w:rFonts w:ascii="Calibri" w:hAnsi="Calibri" w:cs="Calibri"/>
      <w:noProof/>
    </w:rPr>
  </w:style>
  <w:style w:type="paragraph" w:customStyle="1" w:styleId="EndNoteBibliography">
    <w:name w:val="EndNote Bibliography"/>
    <w:basedOn w:val="Normal"/>
    <w:link w:val="EndNoteBibliographyChar"/>
    <w:rsid w:val="00555A7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55A79"/>
    <w:rPr>
      <w:rFonts w:ascii="Calibri" w:hAnsi="Calibri" w:cs="Calibri"/>
      <w:noProof/>
    </w:rPr>
  </w:style>
  <w:style w:type="character" w:styleId="Hyperlink">
    <w:name w:val="Hyperlink"/>
    <w:basedOn w:val="DefaultParagraphFont"/>
    <w:uiPriority w:val="99"/>
    <w:unhideWhenUsed/>
    <w:rsid w:val="00DD2DE9"/>
    <w:rPr>
      <w:color w:val="0563C1" w:themeColor="hyperlink"/>
      <w:u w:val="single"/>
    </w:rPr>
  </w:style>
  <w:style w:type="character" w:styleId="UnresolvedMention">
    <w:name w:val="Unresolved Mention"/>
    <w:basedOn w:val="DefaultParagraphFont"/>
    <w:uiPriority w:val="99"/>
    <w:semiHidden/>
    <w:unhideWhenUsed/>
    <w:rsid w:val="00DD2DE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4.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png"/><Relationship Id="rId4" Type="http://schemas.openxmlformats.org/officeDocument/2006/relationships/image" Target="media/image1.png"/><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43</TotalTime>
  <Pages>5</Pages>
  <Words>2232</Words>
  <Characters>12729</Characters>
  <Application>Microsoft Office Word</Application>
  <DocSecurity>0</DocSecurity>
  <Lines>106</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ssandra Hui</dc:creator>
  <cp:keywords/>
  <dc:description/>
  <cp:lastModifiedBy>Cassandra Hui</cp:lastModifiedBy>
  <cp:revision>20</cp:revision>
  <dcterms:created xsi:type="dcterms:W3CDTF">2022-02-24T23:43:00Z</dcterms:created>
  <dcterms:modified xsi:type="dcterms:W3CDTF">2022-04-28T23:20:00Z</dcterms:modified>
</cp:coreProperties>
</file>